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FA844E" w14:textId="490E59B3" w:rsidR="00AD4173" w:rsidRPr="007C2A28" w:rsidRDefault="005C2A73">
      <w:r w:rsidRPr="007C2A28">
        <w:rPr>
          <w:b/>
        </w:rPr>
        <w:t xml:space="preserve">MSCI </w:t>
      </w:r>
      <w:r w:rsidR="007C2A28" w:rsidRPr="007C2A28">
        <w:rPr>
          <w:b/>
        </w:rPr>
        <w:t xml:space="preserve">Research Project </w:t>
      </w:r>
      <w:r w:rsidRPr="007C2A28">
        <w:rPr>
          <w:b/>
        </w:rPr>
        <w:t>Proposal</w:t>
      </w:r>
      <w:r w:rsidRPr="007C2A28">
        <w:tab/>
      </w:r>
      <w:r w:rsidRPr="007C2A28">
        <w:tab/>
      </w:r>
      <w:r w:rsidRPr="007C2A28">
        <w:tab/>
      </w:r>
      <w:r w:rsidRPr="007C2A28">
        <w:tab/>
      </w:r>
      <w:r w:rsidRPr="007C2A28">
        <w:tab/>
      </w:r>
      <w:r w:rsidRPr="007C2A28">
        <w:tab/>
      </w:r>
    </w:p>
    <w:p w14:paraId="6EB29BEB" w14:textId="77777777" w:rsidR="005C2A73" w:rsidRPr="007C2A28" w:rsidRDefault="005C2A73">
      <w:r w:rsidRPr="007C2A28">
        <w:rPr>
          <w:i/>
        </w:rPr>
        <w:t>The i</w:t>
      </w:r>
      <w:r w:rsidR="007C2A28" w:rsidRPr="007C2A28">
        <w:rPr>
          <w:i/>
        </w:rPr>
        <w:t>mpact of frailty</w:t>
      </w:r>
      <w:r w:rsidRPr="007C2A28">
        <w:rPr>
          <w:i/>
        </w:rPr>
        <w:t xml:space="preserve"> </w:t>
      </w:r>
      <w:r w:rsidR="00AD1060">
        <w:rPr>
          <w:i/>
        </w:rPr>
        <w:t xml:space="preserve">in patients undergoing </w:t>
      </w:r>
      <w:r w:rsidRPr="007C2A28">
        <w:rPr>
          <w:i/>
        </w:rPr>
        <w:t xml:space="preserve">trans-catheter aortic valve replacement. </w:t>
      </w:r>
    </w:p>
    <w:p w14:paraId="551482AD" w14:textId="77777777" w:rsidR="005C2A73" w:rsidRPr="007C2A28" w:rsidRDefault="005C2A73">
      <w:r w:rsidRPr="007C2A28">
        <w:rPr>
          <w:b/>
        </w:rPr>
        <w:t>Credit</w:t>
      </w:r>
      <w:r w:rsidR="007C2A28" w:rsidRPr="007C2A28">
        <w:t>: 2</w:t>
      </w:r>
      <w:r w:rsidRPr="007C2A28">
        <w:t>.0</w:t>
      </w:r>
    </w:p>
    <w:p w14:paraId="0EE60DE1" w14:textId="77777777" w:rsidR="005C2A73" w:rsidRPr="007C2A28" w:rsidRDefault="005C2A73">
      <w:r w:rsidRPr="007C2A28">
        <w:rPr>
          <w:b/>
        </w:rPr>
        <w:t>Mentor:</w:t>
      </w:r>
      <w:r w:rsidRPr="007C2A28">
        <w:t xml:space="preserve"> </w:t>
      </w:r>
      <w:r w:rsidR="00CC674B">
        <w:t>XXXX</w:t>
      </w:r>
    </w:p>
    <w:p w14:paraId="2AAF1ADA" w14:textId="77777777" w:rsidR="007C2A28" w:rsidRPr="007C2A28" w:rsidRDefault="005C2A73">
      <w:r w:rsidRPr="007C2A28">
        <w:rPr>
          <w:b/>
        </w:rPr>
        <w:t>Background:</w:t>
      </w:r>
      <w:r w:rsidRPr="007C2A28">
        <w:t xml:space="preserve"> </w:t>
      </w:r>
      <w:r w:rsidR="007C2A28" w:rsidRPr="007C2A28">
        <w:rPr>
          <w:rFonts w:cs="Arial"/>
        </w:rPr>
        <w:t>Transcatheter aortic valve replacement (TAVR) is a novel treatment of severe aortic stenosis (AS) for patients who are high risk or prohibitive risk for conventional surgical aortic valve replacement (SAVR)</w:t>
      </w:r>
      <w:r w:rsidR="000B4737">
        <w:rPr>
          <w:rFonts w:cs="Arial"/>
        </w:rPr>
        <w:t>.</w:t>
      </w:r>
      <w:r w:rsidR="007C2A28" w:rsidRPr="007C2A28">
        <w:rPr>
          <w:rFonts w:cs="Arial"/>
        </w:rPr>
        <w:fldChar w:fldCharType="begin">
          <w:fldData xml:space="preserve">PEVuZE5vdGU+PENpdGU+PEF1dGhvcj5MZW9uPC9BdXRob3I+PFllYXI+MjAxMDwvWWVhcj48UmVj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k3LTYwNzwvcGFnZXM+PHZvbHVtZT4zNjM8L3ZvbHVtZT48bnVtYmVy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Tg3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</w:fldData>
        </w:fldChar>
      </w:r>
      <w:r w:rsidR="007C2A28" w:rsidRPr="007C2A28">
        <w:rPr>
          <w:rFonts w:cs="Arial"/>
        </w:rPr>
        <w:instrText xml:space="preserve"> ADDIN EN.CITE </w:instrText>
      </w:r>
      <w:r w:rsidR="007C2A28" w:rsidRPr="007C2A28">
        <w:rPr>
          <w:rFonts w:cs="Arial"/>
        </w:rPr>
        <w:fldChar w:fldCharType="begin">
          <w:fldData xml:space="preserve">PEVuZE5vdGU+PENpdGU+PEF1dGhvcj5MZW9uPC9BdXRob3I+PFllYXI+MjAxMDwvWWVhcj48UmVj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Tk3LTYwNzwvcGFnZXM+PHZvbHVtZT4zNjM8L3ZvbHVtZT48bnVtYmVy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Tg3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</w:fldData>
        </w:fldChar>
      </w:r>
      <w:r w:rsidR="007C2A28" w:rsidRPr="007C2A28">
        <w:rPr>
          <w:rFonts w:cs="Arial"/>
        </w:rPr>
        <w:instrText xml:space="preserve"> ADDIN EN.CITE.DATA </w:instrText>
      </w:r>
      <w:r w:rsidR="007C2A28" w:rsidRPr="007C2A28">
        <w:rPr>
          <w:rFonts w:cs="Arial"/>
        </w:rPr>
      </w:r>
      <w:r w:rsidR="007C2A28" w:rsidRPr="007C2A28">
        <w:rPr>
          <w:rFonts w:cs="Arial"/>
        </w:rPr>
        <w:fldChar w:fldCharType="end"/>
      </w:r>
      <w:r w:rsidR="007C2A28" w:rsidRPr="007C2A28">
        <w:rPr>
          <w:rFonts w:cs="Arial"/>
        </w:rPr>
      </w:r>
      <w:r w:rsidR="007C2A28" w:rsidRPr="007C2A28">
        <w:rPr>
          <w:rFonts w:cs="Arial"/>
        </w:rPr>
        <w:fldChar w:fldCharType="separate"/>
      </w:r>
      <w:hyperlink w:anchor="_ENREF_1" w:tooltip="Leon, 2010 #3" w:history="1">
        <w:r w:rsidR="000B4737" w:rsidRPr="007C2A28">
          <w:rPr>
            <w:rFonts w:cs="Arial"/>
            <w:noProof/>
            <w:vertAlign w:val="superscript"/>
          </w:rPr>
          <w:t>1</w:t>
        </w:r>
      </w:hyperlink>
      <w:r w:rsidR="007C2A28" w:rsidRPr="007C2A28">
        <w:rPr>
          <w:rFonts w:cs="Arial"/>
          <w:noProof/>
          <w:vertAlign w:val="superscript"/>
        </w:rPr>
        <w:t>,</w:t>
      </w:r>
      <w:hyperlink w:anchor="_ENREF_2" w:tooltip="Smith, 2011 #4" w:history="1">
        <w:r w:rsidR="000B4737" w:rsidRPr="007C2A28">
          <w:rPr>
            <w:rFonts w:cs="Arial"/>
            <w:noProof/>
            <w:vertAlign w:val="superscript"/>
          </w:rPr>
          <w:t>2</w:t>
        </w:r>
      </w:hyperlink>
      <w:r w:rsidR="007C2A28" w:rsidRPr="007C2A28">
        <w:rPr>
          <w:rFonts w:cs="Arial"/>
        </w:rPr>
        <w:fldChar w:fldCharType="end"/>
      </w:r>
      <w:r w:rsidR="007C2A28" w:rsidRPr="007C2A28">
        <w:rPr>
          <w:rFonts w:cs="Arial"/>
        </w:rPr>
        <w:t xml:space="preserve"> It is not well understood which patients will benefit from TAVR and which patients will suffer a major adverse outcome</w:t>
      </w:r>
      <w:r w:rsidR="00FA5445">
        <w:rPr>
          <w:rFonts w:cs="Arial"/>
        </w:rPr>
        <w:t xml:space="preserve">s </w:t>
      </w:r>
      <w:r w:rsidR="00FA5445" w:rsidRPr="007C2A28">
        <w:rPr>
          <w:rFonts w:cs="Arial"/>
        </w:rPr>
        <w:t>including stroke, major bleeding, and death</w:t>
      </w:r>
      <w:r w:rsidR="000B4737">
        <w:rPr>
          <w:rFonts w:cs="Arial"/>
        </w:rPr>
        <w:t>.</w:t>
      </w:r>
      <w:hyperlink w:anchor="_ENREF_3" w:tooltip="Lindman, 2014 #6" w:history="1">
        <w:r w:rsidR="000B4737" w:rsidRPr="007C2A28">
          <w:rPr>
            <w:rFonts w:cs="Arial"/>
          </w:rPr>
          <w:fldChar w:fldCharType="begin"/>
        </w:r>
        <w:r w:rsidR="000B4737" w:rsidRPr="007C2A28">
          <w:rPr>
            <w:rFonts w:cs="Arial"/>
          </w:rPr>
          <w:instrText xml:space="preserve"> ADDIN EN.CITE &lt;EndNote&gt;&lt;Cite&gt;&lt;Author&gt;Lindman&lt;/Author&gt;&lt;Year&gt;2014&lt;/Year&gt;&lt;RecNum&gt;6&lt;/RecNum&gt;&lt;DisplayText&gt;&lt;style face="superscript"&gt;3&lt;/style&gt;&lt;/DisplayText&gt;&lt;record&gt;&lt;rec-number&gt;6&lt;/rec-number&gt;&lt;foreign-keys&gt;&lt;key app="EN" db-id="ftvpszepceedv4esepxvvxtspv9ats092sxz"&gt;6&lt;/key&gt;&lt;/foreign-keys&gt;&lt;ref-type name="Journal Article"&gt;17&lt;/ref-type&gt;&lt;contributors&gt;&lt;authors&gt;&lt;author&gt;Lindman, B. R.&lt;/author&gt;&lt;author&gt;Alexander, K. P.&lt;/author&gt;&lt;author&gt;O&amp;apos;Gara, P. T.&lt;/author&gt;&lt;author&gt;Afilalo, J.&lt;/author&gt;&lt;/authors&gt;&lt;/contributors&gt;&lt;auth-address&gt;Washington University School of Medicine, St. Louis, Missouri. Electronic address: blindman@dom.wustl.edu.&amp;#xD;Duke University School of Medicine, Durham, North Carolina.&amp;#xD;Brigham and Women&amp;apos;s Hospital, Harvard Medical School, Boston, Massachusetts.&amp;#xD;Jewish General Hospital, McGill University, Montreal, Quebec, Canada.&lt;/auth-address&gt;&lt;titles&gt;&lt;title&gt;Futility, benefit, and transcatheter aortic valve replacement&lt;/title&gt;&lt;secondary-title&gt;JACC Cardiovasc Interv&lt;/secondary-title&gt;&lt;alt-title&gt;JACC. Cardiovascular interventions&lt;/alt-title&gt;&lt;/titles&gt;&lt;periodical&gt;&lt;full-title&gt;JACC Cardiovasc Interv&lt;/full-title&gt;&lt;abbr-1&gt;JACC. Cardiovascular interventions&lt;/abbr-1&gt;&lt;/periodical&gt;&lt;alt-periodical&gt;&lt;full-title&gt;JACC Cardiovasc Interv&lt;/full-title&gt;&lt;abbr-1&gt;JACC. Cardiovascular interventions&lt;/abbr-1&gt;&lt;/alt-periodical&gt;&lt;pages&gt;707-16&lt;/pages&gt;&lt;volume&gt;7&lt;/volume&gt;&lt;number&gt;7&lt;/number&gt;&lt;dates&gt;&lt;year&gt;2014&lt;/year&gt;&lt;pub-dates&gt;&lt;date&gt;Jul&lt;/date&gt;&lt;/pub-dates&gt;&lt;/dates&gt;&lt;isbn&gt;1876-7605 (Electronic)&amp;#xD;1936-8798 (Linking)&lt;/isbn&gt;&lt;accession-num&gt;24954571&lt;/accession-num&gt;&lt;urls&gt;&lt;related-urls&gt;&lt;url&gt;http://www.ncbi.nlm.nih.gov/pubmed/24954571&lt;/url&gt;&lt;/related-urls&gt;&lt;/urls&gt;&lt;electronic-resource-num&gt;10.1016/j.jcin.2014.01.167&lt;/electronic-resource-num&gt;&lt;/record&gt;&lt;/Cite&gt;&lt;/EndNote&gt;</w:instrText>
        </w:r>
        <w:r w:rsidR="000B4737" w:rsidRPr="007C2A28">
          <w:rPr>
            <w:rFonts w:cs="Arial"/>
          </w:rPr>
          <w:fldChar w:fldCharType="separate"/>
        </w:r>
        <w:r w:rsidR="000B4737" w:rsidRPr="007C2A28">
          <w:rPr>
            <w:rFonts w:cs="Arial"/>
            <w:noProof/>
            <w:vertAlign w:val="superscript"/>
          </w:rPr>
          <w:t>3</w:t>
        </w:r>
        <w:r w:rsidR="000B4737" w:rsidRPr="007C2A28">
          <w:rPr>
            <w:rFonts w:cs="Arial"/>
          </w:rPr>
          <w:fldChar w:fldCharType="end"/>
        </w:r>
      </w:hyperlink>
      <w:r w:rsidR="007C2A28" w:rsidRPr="007C2A28">
        <w:rPr>
          <w:rFonts w:cs="Arial"/>
        </w:rPr>
        <w:t xml:space="preserve"> The purpose of our research program is to optimize patient selection prior to TAVR by identifying the patients most likely to benefit and those least likely to benefit from TAVR. TAVR is primarily used in elderly patients who cannot undergo surgery – the mean age of TAVR patients in clinical trials is 82 years</w:t>
      </w:r>
      <w:r w:rsidR="000B4737">
        <w:rPr>
          <w:rFonts w:cs="Arial"/>
        </w:rPr>
        <w:t>.</w:t>
      </w:r>
      <w:r w:rsidR="007C2A28" w:rsidRPr="007C2A28">
        <w:rPr>
          <w:rFonts w:cs="Arial"/>
        </w:rPr>
        <w:fldChar w:fldCharType="begin">
          <w:fldData xml:space="preserve">PEVuZE5vdGU+PENpdGU+PEF1dGhvcj5TbWl0aDwvQXV0aG9yPjxZZWFyPjIwMTE8L1llYXI+PFJl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xODctOTg8L3BhZ2VzPjx2b2x1bWU+MzY0PC92b2x1bWU+PG51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OTctNjA3PC9wYWdlcz48dm9sdW1lPjM2Mzwvdm9sdW1lPjxudW1iZXI+MTc8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</w:fldData>
        </w:fldChar>
      </w:r>
      <w:r w:rsidR="007C2A28" w:rsidRPr="007C2A28">
        <w:rPr>
          <w:rFonts w:cs="Arial"/>
        </w:rPr>
        <w:instrText xml:space="preserve"> ADDIN EN.CITE </w:instrText>
      </w:r>
      <w:r w:rsidR="007C2A28" w:rsidRPr="007C2A28">
        <w:rPr>
          <w:rFonts w:cs="Arial"/>
        </w:rPr>
        <w:fldChar w:fldCharType="begin">
          <w:fldData xml:space="preserve">PEVuZE5vdGU+PENpdGU+PEF1dGhvcj5TbWl0aDwvQXV0aG9yPjxZZWFyPjIwMTE8L1llYXI+PFJl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xODctOTg8L3BhZ2VzPjx2b2x1bWU+MzY0PC92b2x1bWU+PG51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OTctNjA3PC9wYWdlcz48dm9sdW1lPjM2Mzwvdm9sdW1lPjxudW1iZXI+MTc8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</w:fldData>
        </w:fldChar>
      </w:r>
      <w:r w:rsidR="007C2A28" w:rsidRPr="007C2A28">
        <w:rPr>
          <w:rFonts w:cs="Arial"/>
        </w:rPr>
        <w:instrText xml:space="preserve"> ADDIN EN.CITE.DATA </w:instrText>
      </w:r>
      <w:r w:rsidR="007C2A28" w:rsidRPr="007C2A28">
        <w:rPr>
          <w:rFonts w:cs="Arial"/>
        </w:rPr>
      </w:r>
      <w:r w:rsidR="007C2A28" w:rsidRPr="007C2A28">
        <w:rPr>
          <w:rFonts w:cs="Arial"/>
        </w:rPr>
        <w:fldChar w:fldCharType="end"/>
      </w:r>
      <w:r w:rsidR="007C2A28" w:rsidRPr="007C2A28">
        <w:rPr>
          <w:rFonts w:cs="Arial"/>
        </w:rPr>
      </w:r>
      <w:r w:rsidR="007C2A28" w:rsidRPr="007C2A28">
        <w:rPr>
          <w:rFonts w:cs="Arial"/>
        </w:rPr>
        <w:fldChar w:fldCharType="separate"/>
      </w:r>
      <w:hyperlink w:anchor="_ENREF_1" w:tooltip="Leon, 2010 #3" w:history="1">
        <w:r w:rsidR="000B4737" w:rsidRPr="007C2A28">
          <w:rPr>
            <w:rFonts w:cs="Arial"/>
            <w:noProof/>
            <w:vertAlign w:val="superscript"/>
          </w:rPr>
          <w:t>1</w:t>
        </w:r>
      </w:hyperlink>
      <w:r w:rsidR="007C2A28" w:rsidRPr="007C2A28">
        <w:rPr>
          <w:rFonts w:cs="Arial"/>
          <w:noProof/>
          <w:vertAlign w:val="superscript"/>
        </w:rPr>
        <w:t>,</w:t>
      </w:r>
      <w:hyperlink w:anchor="_ENREF_2" w:tooltip="Smith, 2011 #4" w:history="1">
        <w:r w:rsidR="000B4737" w:rsidRPr="007C2A28">
          <w:rPr>
            <w:rFonts w:cs="Arial"/>
            <w:noProof/>
            <w:vertAlign w:val="superscript"/>
          </w:rPr>
          <w:t>2</w:t>
        </w:r>
      </w:hyperlink>
      <w:r w:rsidR="007C2A28" w:rsidRPr="007C2A28">
        <w:rPr>
          <w:rFonts w:cs="Arial"/>
        </w:rPr>
        <w:fldChar w:fldCharType="end"/>
      </w:r>
      <w:r w:rsidR="007C2A28" w:rsidRPr="007C2A28">
        <w:rPr>
          <w:rFonts w:cs="Arial"/>
        </w:rPr>
        <w:t xml:space="preserve"> Risk prediction in elderly patients is complex and requires a multidimensional approach incorporating psychosocial factors such as functional status and nutrition</w:t>
      </w:r>
      <w:r w:rsidR="000B4737">
        <w:rPr>
          <w:rFonts w:cs="Arial"/>
        </w:rPr>
        <w:t>.</w:t>
      </w:r>
      <w:r w:rsidR="007C2A28" w:rsidRPr="007C2A28">
        <w:rPr>
          <w:rFonts w:cs="Arial"/>
        </w:rPr>
        <w:fldChar w:fldCharType="begin">
          <w:fldData xml:space="preserve">PEVuZE5vdGU+PENpdGU+PEF1dGhvcj5GdWt1c2U8L0F1dGhvcj48WWVhcj4yMDA1PC9ZZWFyPjxS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ODg2LTkxPC9wYWdlcz48dm9sdW1lPjEyNzwv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TcyNi0zMTwvcGFnZXM+PHZvbHVtZT4zNTwvdm9sdW1lPjxudW1i
ZXI+MjY8L251bWJlcj48ZGF0ZXM+PHllYXI+MjAxNDwveWVhcj48cHViLWRhdGVzPjxkYXRlPkp1
bDwvZGF0ZT48L3B1Yi1kYXRlcz48L2RhdGVzPjxpc2JuPjE1MjItOTY0NSAoRWxlY3Ryb25pYykm
I3hEOzAxOTUtNjY4WCAoTGlua2luZyk8L2lzYm4+PGFjY2Vzc2lvbi1udW0+MjQ4NjQwNzg8L2Fj
Y2Vzc2lvbi1udW0+PHVybHM+PHJlbGF0ZWQtdXJscz48dXJsPmh0dHA6Ly93d3cubmNiaS5ubG0u
bmloLmdvdi9wdWJtZWQvMjQ4NjQwNzg8L3VybD48L3JlbGF0ZWQtdXJscz48L3VybHM+PGVsZWN0
cm9uaWMtcmVzb3VyY2UtbnVtPjEwLjEwOTMvZXVyaGVhcnRqL2VodTE5NzwvZWxlY3Ryb25pYy1y
ZXNvdXJjZS1udW0+PC9yZWNvcmQ+PC9DaXRlPjwvRW5kTm90ZT5=
</w:fldData>
        </w:fldChar>
      </w:r>
      <w:r w:rsidR="007C2A28" w:rsidRPr="007C2A28">
        <w:rPr>
          <w:rFonts w:cs="Arial"/>
        </w:rPr>
        <w:instrText xml:space="preserve"> ADDIN EN.CITE </w:instrText>
      </w:r>
      <w:r w:rsidR="007C2A28" w:rsidRPr="007C2A28">
        <w:rPr>
          <w:rFonts w:cs="Arial"/>
        </w:rPr>
        <w:fldChar w:fldCharType="begin">
          <w:fldData xml:space="preserve">PEVuZE5vdGU+PENpdGU+PEF1dGhvcj5GdWt1c2U8L0F1dGhvcj48WWVhcj4yMDA1PC9ZZWFyPjxS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ODg2LTkxPC9wYWdlcz48dm9sdW1lPjEyNzwv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TcyNi0zMTwvcGFnZXM+PHZvbHVtZT4zNTwvdm9sdW1lPjxudW1i
ZXI+MjY8L251bWJlcj48ZGF0ZXM+PHllYXI+MjAxNDwveWVhcj48cHViLWRhdGVzPjxkYXRlPkp1
bDwvZGF0ZT48L3B1Yi1kYXRlcz48L2RhdGVzPjxpc2JuPjE1MjItOTY0NSAoRWxlY3Ryb25pYykm
I3hEOzAxOTUtNjY4WCAoTGlua2luZyk8L2lzYm4+PGFjY2Vzc2lvbi1udW0+MjQ4NjQwNzg8L2Fj
Y2Vzc2lvbi1udW0+PHVybHM+PHJlbGF0ZWQtdXJscz48dXJsPmh0dHA6Ly93d3cubmNiaS5ubG0u
bmloLmdvdi9wdWJtZWQvMjQ4NjQwNzg8L3VybD48L3JlbGF0ZWQtdXJscz48L3VybHM+PGVsZWN0
cm9uaWMtcmVzb3VyY2UtbnVtPjEwLjEwOTMvZXVyaGVhcnRqL2VodTE5NzwvZWxlY3Ryb25pYy1y
ZXNvdXJjZS1udW0+PC9yZWNvcmQ+PC9DaXRlPjwvRW5kTm90ZT5=
</w:fldData>
        </w:fldChar>
      </w:r>
      <w:r w:rsidR="007C2A28" w:rsidRPr="007C2A28">
        <w:rPr>
          <w:rFonts w:cs="Arial"/>
        </w:rPr>
        <w:instrText xml:space="preserve"> ADDIN EN.CITE.DATA </w:instrText>
      </w:r>
      <w:r w:rsidR="007C2A28" w:rsidRPr="007C2A28">
        <w:rPr>
          <w:rFonts w:cs="Arial"/>
        </w:rPr>
      </w:r>
      <w:r w:rsidR="007C2A28" w:rsidRPr="007C2A28">
        <w:rPr>
          <w:rFonts w:cs="Arial"/>
        </w:rPr>
        <w:fldChar w:fldCharType="end"/>
      </w:r>
      <w:r w:rsidR="007C2A28" w:rsidRPr="007C2A28">
        <w:rPr>
          <w:rFonts w:cs="Arial"/>
        </w:rPr>
      </w:r>
      <w:r w:rsidR="007C2A28" w:rsidRPr="007C2A28">
        <w:rPr>
          <w:rFonts w:cs="Arial"/>
        </w:rPr>
        <w:fldChar w:fldCharType="separate"/>
      </w:r>
      <w:hyperlink w:anchor="_ENREF_4" w:tooltip="Fukuse, 2005 #15" w:history="1">
        <w:r w:rsidR="000B4737" w:rsidRPr="007C2A28">
          <w:rPr>
            <w:rFonts w:cs="Arial"/>
            <w:noProof/>
            <w:vertAlign w:val="superscript"/>
          </w:rPr>
          <w:t>4</w:t>
        </w:r>
      </w:hyperlink>
      <w:r w:rsidR="007C2A28" w:rsidRPr="007C2A28">
        <w:rPr>
          <w:rFonts w:cs="Arial"/>
          <w:noProof/>
          <w:vertAlign w:val="superscript"/>
        </w:rPr>
        <w:t>,</w:t>
      </w:r>
      <w:hyperlink w:anchor="_ENREF_5" w:tooltip="Singh, 2014 #8" w:history="1">
        <w:r w:rsidR="000B4737" w:rsidRPr="007C2A28">
          <w:rPr>
            <w:rFonts w:cs="Arial"/>
            <w:noProof/>
            <w:vertAlign w:val="superscript"/>
          </w:rPr>
          <w:t>5</w:t>
        </w:r>
      </w:hyperlink>
      <w:r w:rsidR="007C2A28" w:rsidRPr="007C2A28">
        <w:rPr>
          <w:rFonts w:cs="Arial"/>
        </w:rPr>
        <w:fldChar w:fldCharType="end"/>
      </w:r>
      <w:r w:rsidR="007C2A28" w:rsidRPr="007C2A28">
        <w:rPr>
          <w:rFonts w:cs="Arial"/>
        </w:rPr>
        <w:t xml:space="preserve"> Frailty is a well described syndrome that incorporates these psychosocial factors into a scale incorporating five domains – shrinking, slowness, weakness, exhaustion, and low physical activity</w:t>
      </w:r>
      <w:r w:rsidR="000B4737">
        <w:rPr>
          <w:rFonts w:cs="Arial"/>
        </w:rPr>
        <w:t>.</w:t>
      </w:r>
      <w:hyperlink w:anchor="_ENREF_6" w:tooltip="Fried, 2001 #7" w:history="1">
        <w:r w:rsidR="000B4737" w:rsidRPr="007C2A28">
          <w:rPr>
            <w:rFonts w:cs="Arial"/>
          </w:rPr>
          <w:fldChar w:fldCharType="begin">
            <w:fldData xml:space="preserve">PEVuZE5vdGU+PENpdGU+PEF1dGhvcj5GcmllZDwvQXV0aG9yPjxZZWFyPjIwMDE8L1llYXI+PFJl
Y051bT43PC9SZWNOdW0+PERpc3BsYXlUZXh0PjxzdHlsZSBmYWNlPSJzdXBlcnNjcmlwdCI+Njwv
c3R5bGU+PC9EaXNwbGF5VGV4dD48cmVjb3JkPjxyZWMtbnVtYmVyPjc8L3JlYy1udW1iZXI+PGZv
cmVpZ24ta2V5cz48a2V5IGFwcD0iRU4iIGRiLWlkPSJmdHZwc3plcGNlZWR2NGVzZXB4dnZ4dHNw
djlhdHMwOTJzeHoiPjc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k0xNDYtNTY8L3BhZ2VzPjx2b2x1bWU+NTY8L3ZvbHVtZT48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</w:fldData>
          </w:fldChar>
        </w:r>
        <w:r w:rsidR="000B4737" w:rsidRPr="007C2A28">
          <w:rPr>
            <w:rFonts w:cs="Arial"/>
          </w:rPr>
          <w:instrText xml:space="preserve"> ADDIN EN.CITE </w:instrText>
        </w:r>
        <w:r w:rsidR="000B4737" w:rsidRPr="007C2A28">
          <w:rPr>
            <w:rFonts w:cs="Arial"/>
          </w:rPr>
          <w:fldChar w:fldCharType="begin">
            <w:fldData xml:space="preserve">PEVuZE5vdGU+PENpdGU+PEF1dGhvcj5GcmllZDwvQXV0aG9yPjxZZWFyPjIwMDE8L1llYXI+PFJl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k0xNDYtNTY8L3BhZ2VzPjx2b2x1bWU+NTY8L3ZvbHVtZT48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</w:fldData>
          </w:fldChar>
        </w:r>
        <w:r w:rsidR="000B4737" w:rsidRPr="007C2A28">
          <w:rPr>
            <w:rFonts w:cs="Arial"/>
          </w:rPr>
          <w:instrText xml:space="preserve"> ADDIN EN.CITE.DATA </w:instrText>
        </w:r>
        <w:r w:rsidR="000B4737" w:rsidRPr="007C2A28">
          <w:rPr>
            <w:rFonts w:cs="Arial"/>
          </w:rPr>
        </w:r>
        <w:r w:rsidR="000B4737" w:rsidRPr="007C2A28">
          <w:rPr>
            <w:rFonts w:cs="Arial"/>
          </w:rPr>
          <w:fldChar w:fldCharType="end"/>
        </w:r>
        <w:r w:rsidR="000B4737" w:rsidRPr="007C2A28">
          <w:rPr>
            <w:rFonts w:cs="Arial"/>
          </w:rPr>
        </w:r>
        <w:r w:rsidR="000B4737" w:rsidRPr="007C2A28">
          <w:rPr>
            <w:rFonts w:cs="Arial"/>
          </w:rPr>
          <w:fldChar w:fldCharType="separate"/>
        </w:r>
        <w:r w:rsidR="000B4737" w:rsidRPr="007C2A28">
          <w:rPr>
            <w:rFonts w:cs="Arial"/>
            <w:noProof/>
            <w:vertAlign w:val="superscript"/>
          </w:rPr>
          <w:t>6</w:t>
        </w:r>
        <w:r w:rsidR="000B4737" w:rsidRPr="007C2A28">
          <w:rPr>
            <w:rFonts w:cs="Arial"/>
          </w:rPr>
          <w:fldChar w:fldCharType="end"/>
        </w:r>
      </w:hyperlink>
      <w:r w:rsidR="007C2A28" w:rsidRPr="007C2A28">
        <w:rPr>
          <w:rFonts w:cs="Arial"/>
        </w:rPr>
        <w:t xml:space="preserve"> The presence of frailty predicts post-operative complications in older surgical patients</w:t>
      </w:r>
      <w:hyperlink w:anchor="_ENREF_7" w:tooltip="Makary, 2010 #10" w:history="1">
        <w:r w:rsidR="000B4737" w:rsidRPr="007C2A28">
          <w:rPr>
            <w:rFonts w:cs="Arial"/>
          </w:rPr>
          <w:fldChar w:fldCharType="begin">
            <w:fldData xml:space="preserve">PEVuZE5vdGU+PENpdGU+PEF1dGhvcj5NYWthcnk8L0F1dGhvcj48WWVhcj4yMDEwPC9ZZWFyPjxS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OTAxLTg8L3BhZ2VzPjx2b2x1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</w:fldData>
          </w:fldChar>
        </w:r>
        <w:r w:rsidR="000B4737" w:rsidRPr="007C2A28">
          <w:rPr>
            <w:rFonts w:cs="Arial"/>
          </w:rPr>
          <w:instrText xml:space="preserve"> ADDIN EN.CITE </w:instrText>
        </w:r>
        <w:r w:rsidR="000B4737" w:rsidRPr="007C2A28">
          <w:rPr>
            <w:rFonts w:cs="Arial"/>
          </w:rPr>
          <w:fldChar w:fldCharType="begin">
            <w:fldData xml:space="preserve">PEVuZE5vdGU+PENpdGU+PEF1dGhvcj5NYWthcnk8L0F1dGhvcj48WWVhcj4yMDEwPC9ZZWFyPjxS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OTAxLTg8L3BhZ2VzPjx2b2x1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</w:fldData>
          </w:fldChar>
        </w:r>
        <w:r w:rsidR="000B4737" w:rsidRPr="007C2A28">
          <w:rPr>
            <w:rFonts w:cs="Arial"/>
          </w:rPr>
          <w:instrText xml:space="preserve"> ADDIN EN.CITE.DATA </w:instrText>
        </w:r>
        <w:r w:rsidR="000B4737" w:rsidRPr="007C2A28">
          <w:rPr>
            <w:rFonts w:cs="Arial"/>
          </w:rPr>
        </w:r>
        <w:r w:rsidR="000B4737" w:rsidRPr="007C2A28">
          <w:rPr>
            <w:rFonts w:cs="Arial"/>
          </w:rPr>
          <w:fldChar w:fldCharType="end"/>
        </w:r>
        <w:r w:rsidR="000B4737" w:rsidRPr="007C2A28">
          <w:rPr>
            <w:rFonts w:cs="Arial"/>
          </w:rPr>
        </w:r>
        <w:r w:rsidR="000B4737" w:rsidRPr="007C2A28">
          <w:rPr>
            <w:rFonts w:cs="Arial"/>
          </w:rPr>
          <w:fldChar w:fldCharType="separate"/>
        </w:r>
        <w:r w:rsidR="000B4737" w:rsidRPr="007C2A28">
          <w:rPr>
            <w:rFonts w:cs="Arial"/>
            <w:noProof/>
            <w:vertAlign w:val="superscript"/>
          </w:rPr>
          <w:t>7</w:t>
        </w:r>
        <w:r w:rsidR="000B4737" w:rsidRPr="007C2A28">
          <w:rPr>
            <w:rFonts w:cs="Arial"/>
          </w:rPr>
          <w:fldChar w:fldCharType="end"/>
        </w:r>
      </w:hyperlink>
      <w:r w:rsidR="007C2A28" w:rsidRPr="007C2A28">
        <w:rPr>
          <w:rFonts w:cs="Arial"/>
        </w:rPr>
        <w:t xml:space="preserve"> and is associated with post-operative mortality in patients undergoing cardiac </w:t>
      </w:r>
      <w:r w:rsidR="002B5653" w:rsidRPr="007C2A28">
        <w:rPr>
          <w:rFonts w:cs="Arial"/>
        </w:rPr>
        <w:t>surgery.</w:t>
      </w:r>
      <w:hyperlink w:anchor="_ENREF_8" w:tooltip="Afilalo, 2014 #16" w:history="1">
        <w:r w:rsidR="000B4737" w:rsidRPr="007C2A28">
          <w:rPr>
            <w:rFonts w:cs="Arial"/>
          </w:rPr>
          <w:fldChar w:fldCharType="begin">
            <w:fldData xml:space="preserve">PEVuZE5vdGU+PENpdGU+PEF1dGhvcj5BZmlsYWxvPC9BdXRob3I+PFllYXI+MjAxNDwvWWVhcj48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Q3LTYyPC9wYWdlcz48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</w:fldData>
          </w:fldChar>
        </w:r>
        <w:r w:rsidR="000B4737" w:rsidRPr="007C2A28">
          <w:rPr>
            <w:rFonts w:cs="Arial"/>
          </w:rPr>
          <w:instrText xml:space="preserve"> ADDIN EN.CITE </w:instrText>
        </w:r>
        <w:r w:rsidR="000B4737" w:rsidRPr="007C2A28">
          <w:rPr>
            <w:rFonts w:cs="Arial"/>
          </w:rPr>
          <w:fldChar w:fldCharType="begin">
            <w:fldData xml:space="preserve">PEVuZE5vdGU+PENpdGU+PEF1dGhvcj5BZmlsYWxvPC9BdXRob3I+PFllYXI+MjAxNDwvWWVhcj48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zQ3LTYyPC9wYWdlcz48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</w:fldData>
          </w:fldChar>
        </w:r>
        <w:r w:rsidR="000B4737" w:rsidRPr="007C2A28">
          <w:rPr>
            <w:rFonts w:cs="Arial"/>
          </w:rPr>
          <w:instrText xml:space="preserve"> ADDIN EN.CITE.DATA </w:instrText>
        </w:r>
        <w:r w:rsidR="000B4737" w:rsidRPr="007C2A28">
          <w:rPr>
            <w:rFonts w:cs="Arial"/>
          </w:rPr>
        </w:r>
        <w:r w:rsidR="000B4737" w:rsidRPr="007C2A28">
          <w:rPr>
            <w:rFonts w:cs="Arial"/>
          </w:rPr>
          <w:fldChar w:fldCharType="end"/>
        </w:r>
        <w:r w:rsidR="000B4737" w:rsidRPr="007C2A28">
          <w:rPr>
            <w:rFonts w:cs="Arial"/>
          </w:rPr>
        </w:r>
        <w:r w:rsidR="000B4737" w:rsidRPr="007C2A28">
          <w:rPr>
            <w:rFonts w:cs="Arial"/>
          </w:rPr>
          <w:fldChar w:fldCharType="separate"/>
        </w:r>
        <w:r w:rsidR="000B4737" w:rsidRPr="007C2A28">
          <w:rPr>
            <w:rFonts w:cs="Arial"/>
            <w:noProof/>
            <w:vertAlign w:val="superscript"/>
          </w:rPr>
          <w:t>8</w:t>
        </w:r>
        <w:r w:rsidR="000B4737" w:rsidRPr="007C2A28">
          <w:rPr>
            <w:rFonts w:cs="Arial"/>
          </w:rPr>
          <w:fldChar w:fldCharType="end"/>
        </w:r>
      </w:hyperlink>
      <w:r w:rsidR="007C2A28" w:rsidRPr="007C2A28">
        <w:rPr>
          <w:rFonts w:cs="Arial"/>
        </w:rPr>
        <w:t xml:space="preserve"> Whether frail patients are at increased risk for major adverse outcomes compared to non-fra</w:t>
      </w:r>
      <w:r w:rsidR="000B4737">
        <w:rPr>
          <w:rFonts w:cs="Arial"/>
        </w:rPr>
        <w:t xml:space="preserve">il patients after TAVR is </w:t>
      </w:r>
      <w:r w:rsidR="007C2A28" w:rsidRPr="007C2A28">
        <w:rPr>
          <w:rFonts w:cs="Arial"/>
        </w:rPr>
        <w:t>unknown</w:t>
      </w:r>
      <w:r w:rsidR="000B4737">
        <w:rPr>
          <w:rFonts w:cs="Arial"/>
        </w:rPr>
        <w:t>.</w:t>
      </w:r>
      <w:hyperlink w:anchor="_ENREF_9" w:tooltip="Yamamoto, 2015 #18" w:history="1">
        <w:r w:rsidR="000B4737" w:rsidRPr="007C2A28">
          <w:rPr>
            <w:rFonts w:cs="Arial"/>
          </w:rPr>
          <w:fldChar w:fldCharType="begin">
            <w:fldData xml:space="preserve">PEVuZE5vdGU+PENpdGU+PEF1dGhvcj5ZYW1hbW90bzwvQXV0aG9yPjxZZWFyPjIwMTU8L1llYXI+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jI3LTMzPC9wYWdlcz48dm9sdW1lPjExNTwvdm9sdW1lPjxudW1iZXI+MjwvbnVt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</w:fldData>
          </w:fldChar>
        </w:r>
        <w:r w:rsidR="000B4737" w:rsidRPr="007C2A28">
          <w:rPr>
            <w:rFonts w:cs="Arial"/>
          </w:rPr>
          <w:instrText xml:space="preserve"> ADDIN EN.CITE </w:instrText>
        </w:r>
        <w:r w:rsidR="000B4737" w:rsidRPr="007C2A28">
          <w:rPr>
            <w:rFonts w:cs="Arial"/>
          </w:rPr>
          <w:fldChar w:fldCharType="begin">
            <w:fldData xml:space="preserve">PEVuZE5vdGU+PENpdGU+PEF1dGhvcj5ZYW1hbW90bzwvQXV0aG9yPjxZZWFyPjIwMTU8L1llYXI+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jI3LTMzPC9wYWdlcz48dm9sdW1lPjExNTwvdm9sdW1lPjxudW1iZXI+MjwvbnVt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</w:fldData>
          </w:fldChar>
        </w:r>
        <w:r w:rsidR="000B4737" w:rsidRPr="007C2A28">
          <w:rPr>
            <w:rFonts w:cs="Arial"/>
          </w:rPr>
          <w:instrText xml:space="preserve"> ADDIN EN.CITE.DATA </w:instrText>
        </w:r>
        <w:r w:rsidR="000B4737" w:rsidRPr="007C2A28">
          <w:rPr>
            <w:rFonts w:cs="Arial"/>
          </w:rPr>
        </w:r>
        <w:r w:rsidR="000B4737" w:rsidRPr="007C2A28">
          <w:rPr>
            <w:rFonts w:cs="Arial"/>
          </w:rPr>
          <w:fldChar w:fldCharType="end"/>
        </w:r>
        <w:r w:rsidR="000B4737" w:rsidRPr="007C2A28">
          <w:rPr>
            <w:rFonts w:cs="Arial"/>
          </w:rPr>
        </w:r>
        <w:r w:rsidR="000B4737" w:rsidRPr="007C2A28">
          <w:rPr>
            <w:rFonts w:cs="Arial"/>
          </w:rPr>
          <w:fldChar w:fldCharType="separate"/>
        </w:r>
        <w:r w:rsidR="000B4737" w:rsidRPr="007C2A28">
          <w:rPr>
            <w:rFonts w:cs="Arial"/>
            <w:noProof/>
            <w:vertAlign w:val="superscript"/>
          </w:rPr>
          <w:t>9-11</w:t>
        </w:r>
        <w:r w:rsidR="000B4737" w:rsidRPr="007C2A28">
          <w:rPr>
            <w:rFonts w:cs="Arial"/>
          </w:rPr>
          <w:fldChar w:fldCharType="end"/>
        </w:r>
      </w:hyperlink>
      <w:r w:rsidR="007C2A28" w:rsidRPr="007C2A28">
        <w:rPr>
          <w:rFonts w:cs="Arial"/>
        </w:rPr>
        <w:t xml:space="preserve"> </w:t>
      </w:r>
    </w:p>
    <w:p w14:paraId="1AA5D3D2" w14:textId="77777777" w:rsidR="007C2A28" w:rsidRDefault="005C2A73">
      <w:pPr>
        <w:rPr>
          <w:rFonts w:cs="Arial"/>
        </w:rPr>
      </w:pPr>
      <w:r w:rsidRPr="007C2A28">
        <w:rPr>
          <w:b/>
        </w:rPr>
        <w:t>Purpose/Aims:</w:t>
      </w:r>
      <w:r w:rsidR="003B2E88" w:rsidRPr="007C2A28">
        <w:rPr>
          <w:b/>
        </w:rPr>
        <w:t xml:space="preserve"> </w:t>
      </w:r>
      <w:r w:rsidR="003B2E88" w:rsidRPr="007C2A28">
        <w:t xml:space="preserve">To assess </w:t>
      </w:r>
      <w:r w:rsidR="007C2A28">
        <w:rPr>
          <w:rFonts w:cs="Arial"/>
        </w:rPr>
        <w:t>the impact of frailty on</w:t>
      </w:r>
      <w:r w:rsidR="007C2A28" w:rsidRPr="007C2A28">
        <w:rPr>
          <w:rFonts w:cs="Arial"/>
        </w:rPr>
        <w:t xml:space="preserve"> risk for adverse outcomes</w:t>
      </w:r>
      <w:r w:rsidR="00982E1F">
        <w:rPr>
          <w:rFonts w:cs="Arial"/>
        </w:rPr>
        <w:t xml:space="preserve"> (bleeding, vascula</w:t>
      </w:r>
      <w:r w:rsidR="00B21F74">
        <w:rPr>
          <w:rFonts w:cs="Arial"/>
        </w:rPr>
        <w:t xml:space="preserve">r injury, stroke, re-admission, </w:t>
      </w:r>
      <w:r w:rsidR="00982E1F">
        <w:rPr>
          <w:rFonts w:cs="Arial"/>
        </w:rPr>
        <w:t>and death)</w:t>
      </w:r>
      <w:r w:rsidR="00B21F74">
        <w:rPr>
          <w:rFonts w:cs="Arial"/>
        </w:rPr>
        <w:t>, hospital length of stay, and discharge destination</w:t>
      </w:r>
      <w:r w:rsidR="007C2A28" w:rsidRPr="007C2A28">
        <w:rPr>
          <w:rFonts w:cs="Arial"/>
        </w:rPr>
        <w:t xml:space="preserve"> following TAVR</w:t>
      </w:r>
      <w:r w:rsidR="007C2A28">
        <w:rPr>
          <w:rFonts w:cs="Arial"/>
        </w:rPr>
        <w:t>.</w:t>
      </w:r>
    </w:p>
    <w:p w14:paraId="66BBE2B9" w14:textId="77777777" w:rsidR="005C2A73" w:rsidRDefault="005C2A73">
      <w:r w:rsidRPr="007C2A28">
        <w:rPr>
          <w:b/>
        </w:rPr>
        <w:t>Methods:</w:t>
      </w:r>
      <w:r w:rsidR="003B2E88" w:rsidRPr="007C2A28">
        <w:rPr>
          <w:b/>
        </w:rPr>
        <w:t xml:space="preserve"> </w:t>
      </w:r>
      <w:r w:rsidR="00A629CD" w:rsidRPr="007C2A28">
        <w:t>We will collect data re</w:t>
      </w:r>
      <w:r w:rsidR="00B21F74">
        <w:t>trospectively on a cohort of 287</w:t>
      </w:r>
      <w:r w:rsidR="00A629CD" w:rsidRPr="007C2A28">
        <w:t xml:space="preserve"> patients who have undergone TAVR at Northwester</w:t>
      </w:r>
      <w:r w:rsidR="00944D69" w:rsidRPr="007C2A28">
        <w:t>n Memorial Hospital from</w:t>
      </w:r>
      <w:r w:rsidR="00A629CD" w:rsidRPr="007C2A28">
        <w:t xml:space="preserve"> 2010 to 2014. An IRB has been approved (IRB ID# STU00090016) to obtain patient demographics, clinical data, and procedural outcomes by chart review. </w:t>
      </w:r>
      <w:r w:rsidR="00713A0D">
        <w:t>We</w:t>
      </w:r>
      <w:r w:rsidR="00B21F74">
        <w:t xml:space="preserve"> will complete the statistical analyses described below using SPSS and STATA software. </w:t>
      </w:r>
    </w:p>
    <w:p w14:paraId="50F5BF54" w14:textId="77777777" w:rsidR="00B21F74" w:rsidRPr="00713A0D" w:rsidRDefault="00B21F74">
      <w:r>
        <w:rPr>
          <w:b/>
        </w:rPr>
        <w:t xml:space="preserve">Analytic Plan: </w:t>
      </w:r>
      <w:r w:rsidR="00713A0D">
        <w:t xml:space="preserve">For the purposes of the abstract and manuscript data analyses, we will compare categorical variables using chi square and Fischer’s exact tests. We will compare continuous variables with independent samples t-tests and one way ANOVA. Additionally, we will use univariate and multivariate logistic regression models to identify predictors of adverse outcomes and discharge destination. We will use linear regression modeling to identify predictors of hospital length of stay. Cox proportional hazards modeling will be used in an exploratory analysis to study to impact of frailty on all-cause mortality following TAVR. </w:t>
      </w:r>
    </w:p>
    <w:p w14:paraId="7EB9D779" w14:textId="77777777" w:rsidR="005C2A73" w:rsidRPr="007C2A28" w:rsidRDefault="005C2A73">
      <w:r w:rsidRPr="007C2A28">
        <w:rPr>
          <w:b/>
        </w:rPr>
        <w:t>Products:</w:t>
      </w:r>
      <w:r w:rsidR="00A629CD" w:rsidRPr="007C2A28">
        <w:rPr>
          <w:b/>
        </w:rPr>
        <w:t xml:space="preserve"> </w:t>
      </w:r>
      <w:r w:rsidR="00B21F74">
        <w:t xml:space="preserve">At the conclusion of this research </w:t>
      </w:r>
      <w:proofErr w:type="gramStart"/>
      <w:r w:rsidR="00B21F74">
        <w:t>project</w:t>
      </w:r>
      <w:proofErr w:type="gramEnd"/>
      <w:r w:rsidR="00A629CD" w:rsidRPr="007C2A28">
        <w:t xml:space="preserve"> I will complete the following items and submit to Dr. </w:t>
      </w:r>
      <w:r w:rsidR="00CC674B">
        <w:t>XXX</w:t>
      </w:r>
      <w:r w:rsidR="00A629CD" w:rsidRPr="007C2A28">
        <w:t xml:space="preserve"> for review. </w:t>
      </w:r>
    </w:p>
    <w:p w14:paraId="3A8C349E" w14:textId="77777777" w:rsidR="00B21F74" w:rsidRDefault="00B21F74" w:rsidP="00236E22">
      <w:pPr>
        <w:pStyle w:val="ListParagraph"/>
        <w:numPr>
          <w:ilvl w:val="0"/>
          <w:numId w:val="2"/>
        </w:numPr>
      </w:pPr>
      <w:r>
        <w:t xml:space="preserve">A </w:t>
      </w:r>
      <w:proofErr w:type="gramStart"/>
      <w:r>
        <w:t>six page</w:t>
      </w:r>
      <w:proofErr w:type="gramEnd"/>
      <w:r>
        <w:t xml:space="preserve"> grant application for funding to support a program of research into the role of frailty in trans-catheter aortic valve replacement. </w:t>
      </w:r>
    </w:p>
    <w:p w14:paraId="2FCB6E63" w14:textId="77777777" w:rsidR="00B21F74" w:rsidRDefault="00B21F74" w:rsidP="00B21F74">
      <w:pPr>
        <w:pStyle w:val="ListParagraph"/>
        <w:numPr>
          <w:ilvl w:val="0"/>
          <w:numId w:val="2"/>
        </w:numPr>
      </w:pPr>
      <w:r>
        <w:t xml:space="preserve">An abstract submission to a national meeting in the field of Interventional Cardiology. We will aim for submission to one of the following annual meetings (TCT, SCAI, ACC, or AHA). This abstract will focus on preliminary data studying the association between frailty status and discharge destination following TAVR. </w:t>
      </w:r>
    </w:p>
    <w:p w14:paraId="2A568F67" w14:textId="77777777" w:rsidR="00B21F74" w:rsidRPr="007C2A28" w:rsidRDefault="00B21F74" w:rsidP="00B21F74">
      <w:pPr>
        <w:pStyle w:val="ListParagraph"/>
        <w:numPr>
          <w:ilvl w:val="0"/>
          <w:numId w:val="2"/>
        </w:numPr>
      </w:pPr>
      <w:r>
        <w:lastRenderedPageBreak/>
        <w:t xml:space="preserve">A </w:t>
      </w:r>
      <w:proofErr w:type="gramStart"/>
      <w:r>
        <w:t>full length</w:t>
      </w:r>
      <w:proofErr w:type="gramEnd"/>
      <w:r>
        <w:t xml:space="preserve"> original manuscript submission to a peer reviewed journal in the field of Interventional Cardiology. This manuscript will describe our findings related to the impact of frailty status on adverse outcomes, hospital length of stay, and discharge destination following TAVR. </w:t>
      </w:r>
    </w:p>
    <w:p w14:paraId="55C8282D" w14:textId="77777777" w:rsidR="000B4737" w:rsidRPr="000B4737" w:rsidRDefault="005C2A73" w:rsidP="000B4737">
      <w:pPr>
        <w:pStyle w:val="EndNoteBibliography"/>
        <w:spacing w:after="0"/>
      </w:pPr>
      <w:r w:rsidRPr="007C2A28">
        <w:rPr>
          <w:rFonts w:asciiTheme="minorHAnsi" w:hAnsiTheme="minorHAnsi"/>
        </w:rPr>
        <w:fldChar w:fldCharType="begin"/>
      </w:r>
      <w:r w:rsidRPr="007C2A28">
        <w:rPr>
          <w:rFonts w:asciiTheme="minorHAnsi" w:hAnsiTheme="minorHAnsi"/>
        </w:rPr>
        <w:instrText xml:space="preserve"> ADDIN EN.REFLIST </w:instrText>
      </w:r>
      <w:r w:rsidRPr="007C2A28">
        <w:rPr>
          <w:rFonts w:asciiTheme="minorHAnsi" w:hAnsiTheme="minorHAnsi"/>
        </w:rPr>
        <w:fldChar w:fldCharType="separate"/>
      </w:r>
      <w:bookmarkStart w:id="0" w:name="_ENREF_1"/>
      <w:r w:rsidR="000B4737" w:rsidRPr="000B4737">
        <w:rPr>
          <w:b/>
        </w:rPr>
        <w:t>1.</w:t>
      </w:r>
      <w:r w:rsidR="000B4737" w:rsidRPr="000B4737">
        <w:t xml:space="preserve"> Leon MB, Smith CR, Mack M, Miller DC, Moses JW, Svensson LG, Tuzcu EM, Webb JG, Fontana GP, Makkar RR, Brown DL, Block PC, Guyton RA, Pichard AD, Bavaria JE, Herrmann HC, Douglas PS, Petersen JL, Akin JJ, Anderson WN, Wang D, Pocock S, Investigators PT. Transcatheter aortic-valve implantation for aortic stenosis in patients who cannot undergo surgery. </w:t>
      </w:r>
      <w:r w:rsidR="000B4737" w:rsidRPr="000B4737">
        <w:rPr>
          <w:i/>
        </w:rPr>
        <w:t>The New England journal of medicine</w:t>
      </w:r>
      <w:r w:rsidR="000B4737" w:rsidRPr="000B4737">
        <w:t xml:space="preserve"> 2010;363:1597-1607.</w:t>
      </w:r>
      <w:bookmarkEnd w:id="0"/>
    </w:p>
    <w:p w14:paraId="7ABA244E" w14:textId="77777777" w:rsidR="000B4737" w:rsidRPr="000B4737" w:rsidRDefault="000B4737" w:rsidP="000B4737">
      <w:pPr>
        <w:pStyle w:val="EndNoteBibliography"/>
        <w:spacing w:after="0"/>
      </w:pPr>
      <w:bookmarkStart w:id="1" w:name="_ENREF_2"/>
      <w:r w:rsidRPr="000B4737">
        <w:rPr>
          <w:b/>
        </w:rPr>
        <w:t>2.</w:t>
      </w:r>
      <w:r w:rsidRPr="000B4737">
        <w:t xml:space="preserve"> Smith CR, Leon MB, Mack MJ, Miller DC, Moses JW, Svensson LG, Tuzcu EM, Webb JG, Fontana GP, Makkar RR, Williams M, Dewey T, Kapadia S, Babaliaros V, Thourani VH, Corso P, Pichard AD, Bavaria JE, Herrmann HC, Akin JJ, Anderson WN, Wang D, Pocock SJ, Investigators PT. Transcatheter versus surgical aortic-valve replacement in high-risk patients. </w:t>
      </w:r>
      <w:r w:rsidRPr="000B4737">
        <w:rPr>
          <w:i/>
        </w:rPr>
        <w:t>The New England journal of medicine</w:t>
      </w:r>
      <w:r w:rsidRPr="000B4737">
        <w:t xml:space="preserve"> 2011;364:2187-2198.</w:t>
      </w:r>
      <w:bookmarkEnd w:id="1"/>
    </w:p>
    <w:p w14:paraId="520FBBFF" w14:textId="77777777" w:rsidR="000B4737" w:rsidRPr="000B4737" w:rsidRDefault="000B4737" w:rsidP="000B4737">
      <w:pPr>
        <w:pStyle w:val="EndNoteBibliography"/>
        <w:spacing w:after="0"/>
      </w:pPr>
      <w:bookmarkStart w:id="2" w:name="_ENREF_3"/>
      <w:r w:rsidRPr="000B4737">
        <w:rPr>
          <w:b/>
        </w:rPr>
        <w:t>3.</w:t>
      </w:r>
      <w:r w:rsidRPr="000B4737">
        <w:t xml:space="preserve"> Lindman BR, Alexander KP, O'Gara PT, Afilalo J. Futility, benefit, and transcatheter aortic valve replacement. </w:t>
      </w:r>
      <w:r w:rsidRPr="000B4737">
        <w:rPr>
          <w:i/>
        </w:rPr>
        <w:t>JACC Cardiovascular interventions</w:t>
      </w:r>
      <w:r w:rsidRPr="000B4737">
        <w:t xml:space="preserve"> 2014;7:707-716.</w:t>
      </w:r>
      <w:bookmarkEnd w:id="2"/>
    </w:p>
    <w:p w14:paraId="40AC029F" w14:textId="77777777" w:rsidR="000B4737" w:rsidRPr="000B4737" w:rsidRDefault="000B4737" w:rsidP="000B4737">
      <w:pPr>
        <w:pStyle w:val="EndNoteBibliography"/>
        <w:spacing w:after="0"/>
      </w:pPr>
      <w:bookmarkStart w:id="3" w:name="_ENREF_4"/>
      <w:r w:rsidRPr="000B4737">
        <w:rPr>
          <w:b/>
        </w:rPr>
        <w:t>4.</w:t>
      </w:r>
      <w:r w:rsidRPr="000B4737">
        <w:t xml:space="preserve"> Fukuse T, Satoda N, Hijiya K, Fujinaga T. Importance of a comprehensive geriatric assessment in prediction of complications following thoracic surgery in elderly patients. </w:t>
      </w:r>
      <w:r w:rsidRPr="000B4737">
        <w:rPr>
          <w:i/>
        </w:rPr>
        <w:t>Chest</w:t>
      </w:r>
      <w:r w:rsidRPr="000B4737">
        <w:t xml:space="preserve"> 2005;127:886-891.</w:t>
      </w:r>
      <w:bookmarkEnd w:id="3"/>
    </w:p>
    <w:p w14:paraId="21ED7790" w14:textId="77777777" w:rsidR="000B4737" w:rsidRPr="000B4737" w:rsidRDefault="000B4737" w:rsidP="000B4737">
      <w:pPr>
        <w:pStyle w:val="EndNoteBibliography"/>
        <w:spacing w:after="0"/>
      </w:pPr>
      <w:bookmarkStart w:id="4" w:name="_ENREF_5"/>
      <w:r w:rsidRPr="000B4737">
        <w:rPr>
          <w:b/>
        </w:rPr>
        <w:t>5.</w:t>
      </w:r>
      <w:r w:rsidRPr="000B4737">
        <w:t xml:space="preserve"> Singh M, Stewart R, White H. Importance of frailty in patients with cardiovascular disease. </w:t>
      </w:r>
      <w:r w:rsidRPr="000B4737">
        <w:rPr>
          <w:i/>
        </w:rPr>
        <w:t>European heart journal</w:t>
      </w:r>
      <w:r w:rsidRPr="000B4737">
        <w:t xml:space="preserve"> 2014;35:1726-1731.</w:t>
      </w:r>
      <w:bookmarkEnd w:id="4"/>
    </w:p>
    <w:p w14:paraId="2E109512" w14:textId="77777777" w:rsidR="000B4737" w:rsidRPr="000B4737" w:rsidRDefault="000B4737" w:rsidP="000B4737">
      <w:pPr>
        <w:pStyle w:val="EndNoteBibliography"/>
        <w:spacing w:after="0"/>
      </w:pPr>
      <w:bookmarkStart w:id="5" w:name="_ENREF_6"/>
      <w:r w:rsidRPr="000B4737">
        <w:rPr>
          <w:b/>
        </w:rPr>
        <w:t>6.</w:t>
      </w:r>
      <w:r w:rsidRPr="000B4737">
        <w:t xml:space="preserve"> Fried LP, Tangen CM, Walston J, Newman AB, Hirsch C, Gottdiener J, Seeman T, Tracy R, Kop WJ, Burke G, McBurnie MA, Cardiovascular Health Study Collaborative Research G. Frailty in older adults: evidence for a phenotype. </w:t>
      </w:r>
      <w:r w:rsidRPr="000B4737">
        <w:rPr>
          <w:i/>
        </w:rPr>
        <w:t>The journals of gerontology Series A, Biological sciences and medical sciences</w:t>
      </w:r>
      <w:r w:rsidRPr="000B4737">
        <w:t xml:space="preserve"> 2001;56:M146-156.</w:t>
      </w:r>
      <w:bookmarkEnd w:id="5"/>
    </w:p>
    <w:p w14:paraId="4D33B180" w14:textId="77777777" w:rsidR="000B4737" w:rsidRPr="000B4737" w:rsidRDefault="000B4737" w:rsidP="000B4737">
      <w:pPr>
        <w:pStyle w:val="EndNoteBibliography"/>
        <w:spacing w:after="0"/>
      </w:pPr>
      <w:bookmarkStart w:id="6" w:name="_ENREF_7"/>
      <w:r w:rsidRPr="000B4737">
        <w:rPr>
          <w:b/>
        </w:rPr>
        <w:t>7.</w:t>
      </w:r>
      <w:r w:rsidRPr="000B4737">
        <w:t xml:space="preserve"> Makary MA, Segev DL, Pronovost PJ, Syin D, Bandeen-Roche K, Patel P, Takenaga R, Devgan L, Holzmueller CG, Tian J, Fried LP. Frailty as a predictor of surgical outcomes in older patients. </w:t>
      </w:r>
      <w:r w:rsidRPr="000B4737">
        <w:rPr>
          <w:i/>
        </w:rPr>
        <w:t>Journal of the American College of Surgeons</w:t>
      </w:r>
      <w:r w:rsidRPr="000B4737">
        <w:t xml:space="preserve"> 2010;210:901-908.</w:t>
      </w:r>
      <w:bookmarkEnd w:id="6"/>
    </w:p>
    <w:p w14:paraId="532D4CCC" w14:textId="77777777" w:rsidR="000B4737" w:rsidRPr="000B4737" w:rsidRDefault="000B4737" w:rsidP="000B4737">
      <w:pPr>
        <w:pStyle w:val="EndNoteBibliography"/>
        <w:spacing w:after="0"/>
      </w:pPr>
      <w:bookmarkStart w:id="7" w:name="_ENREF_8"/>
      <w:r w:rsidRPr="000B4737">
        <w:rPr>
          <w:b/>
        </w:rPr>
        <w:t>8.</w:t>
      </w:r>
      <w:r w:rsidRPr="000B4737">
        <w:t xml:space="preserve"> Afilalo J, Alexander KP, Mack MJ, Maurer MS, Green P, Allen LA, Popma JJ, Ferrucci L, Forman DE. Frailty assessment in the cardiovascular care of older adults. </w:t>
      </w:r>
      <w:r w:rsidRPr="000B4737">
        <w:rPr>
          <w:i/>
        </w:rPr>
        <w:t>Journal of the American College of Cardiology</w:t>
      </w:r>
      <w:r w:rsidRPr="000B4737">
        <w:t xml:space="preserve"> 2014;63:747-762.</w:t>
      </w:r>
      <w:bookmarkEnd w:id="7"/>
    </w:p>
    <w:p w14:paraId="0BE80B06" w14:textId="77777777" w:rsidR="000B4737" w:rsidRPr="000B4737" w:rsidRDefault="000B4737" w:rsidP="000B4737">
      <w:pPr>
        <w:pStyle w:val="EndNoteBibliography"/>
        <w:spacing w:after="0"/>
      </w:pPr>
      <w:bookmarkStart w:id="8" w:name="_ENREF_9"/>
      <w:r w:rsidRPr="000B4737">
        <w:rPr>
          <w:b/>
        </w:rPr>
        <w:t>9.</w:t>
      </w:r>
      <w:r w:rsidRPr="000B4737">
        <w:t xml:space="preserve"> Yamamoto M, Hayashida K, Watanabe Y, Mouillet G, Hovasse T, Chevalier B, Oguri A, Dubois-Rande JL, Morice MC, Lefevre T, Teiger E. Effect of Body Mass Index &lt;20 kg/m(2) on Events in Patients Who Underwent Transcatheter Aortic Valve Replacement. </w:t>
      </w:r>
      <w:r w:rsidRPr="000B4737">
        <w:rPr>
          <w:i/>
        </w:rPr>
        <w:t>The American journal of cardiology</w:t>
      </w:r>
      <w:r w:rsidRPr="000B4737">
        <w:t xml:space="preserve"> 2015;115:227-233.</w:t>
      </w:r>
      <w:bookmarkEnd w:id="8"/>
    </w:p>
    <w:p w14:paraId="5FFBA1A5" w14:textId="77777777" w:rsidR="000B4737" w:rsidRPr="000B4737" w:rsidRDefault="000B4737" w:rsidP="000B4737">
      <w:pPr>
        <w:pStyle w:val="EndNoteBibliography"/>
        <w:spacing w:after="0"/>
      </w:pPr>
      <w:bookmarkStart w:id="9" w:name="_ENREF_10"/>
      <w:r w:rsidRPr="000B4737">
        <w:rPr>
          <w:b/>
        </w:rPr>
        <w:t>10.</w:t>
      </w:r>
      <w:r w:rsidRPr="000B4737">
        <w:t xml:space="preserve"> Green P, Woglom AE, Genereux P, Daneault B, Paradis JM, Schnell S, Hawkey M, Maurer MS, Kirtane AJ, Kodali S, Moses JW, Leon MB, Smith CR, Williams M. The impact of frailty status on survival after transcatheter aortic valve replacement in older adults with severe aortic stenosis: a single-center experience. </w:t>
      </w:r>
      <w:r w:rsidRPr="000B4737">
        <w:rPr>
          <w:i/>
        </w:rPr>
        <w:t>JACC Cardiovascular interventions</w:t>
      </w:r>
      <w:r w:rsidRPr="000B4737">
        <w:t xml:space="preserve"> 2012;5:974-981.</w:t>
      </w:r>
      <w:bookmarkEnd w:id="9"/>
    </w:p>
    <w:p w14:paraId="5375272F" w14:textId="77777777" w:rsidR="000B4737" w:rsidRPr="000B4737" w:rsidRDefault="000B4737" w:rsidP="000B4737">
      <w:pPr>
        <w:pStyle w:val="EndNoteBibliography"/>
      </w:pPr>
      <w:bookmarkStart w:id="10" w:name="_ENREF_11"/>
      <w:r w:rsidRPr="000B4737">
        <w:rPr>
          <w:b/>
        </w:rPr>
        <w:t>11.</w:t>
      </w:r>
      <w:r w:rsidRPr="000B4737">
        <w:t xml:space="preserve"> Stortecky S, Schoenenberger AW, Moser A, Kalesan B, Juni P, Carrel T, Bischoff S, Schoenenberger CM, Stuck AE, Windecker S, Wenaweser P. Evaluation of multidimensional geriatric assessment as a predictor of mortality and cardiovascular events after transcatheter aortic valve implantation. </w:t>
      </w:r>
      <w:r w:rsidRPr="000B4737">
        <w:rPr>
          <w:i/>
        </w:rPr>
        <w:t>JACC Cardiovascular interventions</w:t>
      </w:r>
      <w:r w:rsidRPr="000B4737">
        <w:t xml:space="preserve"> 2012;5:489-496.</w:t>
      </w:r>
      <w:bookmarkEnd w:id="10"/>
    </w:p>
    <w:p w14:paraId="506D13A9" w14:textId="77777777" w:rsidR="005C2A73" w:rsidRPr="007C2A28" w:rsidRDefault="005C2A73">
      <w:r w:rsidRPr="007C2A28">
        <w:fldChar w:fldCharType="end"/>
      </w:r>
    </w:p>
    <w:sectPr w:rsidR="005C2A73" w:rsidRPr="007C2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AC2538"/>
    <w:multiLevelType w:val="hybridMultilevel"/>
    <w:tmpl w:val="7C5A0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1F657D"/>
    <w:multiLevelType w:val="hybridMultilevel"/>
    <w:tmpl w:val="104CB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1335647">
    <w:abstractNumId w:val="0"/>
  </w:num>
  <w:num w:numId="2" w16cid:durableId="16759102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C2A73"/>
    <w:rsid w:val="000609C7"/>
    <w:rsid w:val="000B4737"/>
    <w:rsid w:val="001B4E21"/>
    <w:rsid w:val="002B5653"/>
    <w:rsid w:val="003626D2"/>
    <w:rsid w:val="003B2E88"/>
    <w:rsid w:val="00444F97"/>
    <w:rsid w:val="004A583E"/>
    <w:rsid w:val="005C2A73"/>
    <w:rsid w:val="006A6DFE"/>
    <w:rsid w:val="006C0AEA"/>
    <w:rsid w:val="00713A0D"/>
    <w:rsid w:val="007C2A28"/>
    <w:rsid w:val="00944D69"/>
    <w:rsid w:val="00982E1F"/>
    <w:rsid w:val="00A629CD"/>
    <w:rsid w:val="00AD1060"/>
    <w:rsid w:val="00AD4173"/>
    <w:rsid w:val="00B21F74"/>
    <w:rsid w:val="00BC086B"/>
    <w:rsid w:val="00CC04CE"/>
    <w:rsid w:val="00CC674B"/>
    <w:rsid w:val="00CD210F"/>
    <w:rsid w:val="00D47738"/>
    <w:rsid w:val="00DF4239"/>
    <w:rsid w:val="00FA5445"/>
    <w:rsid w:val="00FF30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C7C21"/>
  <w15:docId w15:val="{5EA65227-5020-4A2D-AE03-9FE24AAD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C2A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C2A73"/>
    <w:rPr>
      <w:rFonts w:ascii="Calibri" w:hAnsi="Calibri"/>
      <w:noProof/>
    </w:rPr>
  </w:style>
  <w:style w:type="paragraph" w:customStyle="1" w:styleId="EndNoteBibliography">
    <w:name w:val="EndNote Bibliography"/>
    <w:basedOn w:val="Normal"/>
    <w:link w:val="EndNoteBibliographyChar"/>
    <w:rsid w:val="005C2A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C2A73"/>
    <w:rPr>
      <w:rFonts w:ascii="Calibri" w:hAnsi="Calibri"/>
      <w:noProof/>
    </w:rPr>
  </w:style>
  <w:style w:type="character" w:styleId="Hyperlink">
    <w:name w:val="Hyperlink"/>
    <w:basedOn w:val="DefaultParagraphFont"/>
    <w:uiPriority w:val="99"/>
    <w:unhideWhenUsed/>
    <w:rsid w:val="005C2A73"/>
    <w:rPr>
      <w:color w:val="0563C1" w:themeColor="hyperlink"/>
      <w:u w:val="single"/>
    </w:rPr>
  </w:style>
  <w:style w:type="paragraph" w:styleId="ListParagraph">
    <w:name w:val="List Paragraph"/>
    <w:basedOn w:val="Normal"/>
    <w:uiPriority w:val="34"/>
    <w:qFormat/>
    <w:rsid w:val="00A629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394</Words>
  <Characters>794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tan</dc:creator>
  <cp:lastModifiedBy>Katie Velez</cp:lastModifiedBy>
  <cp:revision>3</cp:revision>
  <dcterms:created xsi:type="dcterms:W3CDTF">2017-12-14T17:40:00Z</dcterms:created>
  <dcterms:modified xsi:type="dcterms:W3CDTF">2022-12-12T14:51:00Z</dcterms:modified>
</cp:coreProperties>
</file>